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77777777" w:rsidR="007416CC" w:rsidRDefault="001E5656" w:rsidP="007416CC">
      <w:pPr>
        <w:spacing w:line="480" w:lineRule="auto"/>
        <w:rPr>
          <w:b/>
        </w:rPr>
      </w:pPr>
      <w:r>
        <w:rPr>
          <w:b/>
        </w:rPr>
        <w:t>Comparing metrics of species distribution change across spatial scales with spatiotemporal models</w:t>
      </w:r>
    </w:p>
    <w:p w14:paraId="3290417E" w14:textId="77777777" w:rsidR="007416CC" w:rsidRDefault="007416CC" w:rsidP="007416CC">
      <w:pPr>
        <w:spacing w:line="480" w:lineRule="auto"/>
        <w:rPr>
          <w:b/>
        </w:rPr>
      </w:pPr>
    </w:p>
    <w:p w14:paraId="7A21F947" w14:textId="7C390560" w:rsidR="00F74DB4" w:rsidRPr="007416CC" w:rsidRDefault="00F74DB4" w:rsidP="007416CC">
      <w:pPr>
        <w:spacing w:line="480" w:lineRule="auto"/>
        <w:rPr>
          <w:b/>
        </w:rPr>
      </w:pPr>
      <w:r>
        <w:rPr>
          <w:b/>
        </w:rPr>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w:t>
      </w:r>
      <w:r w:rsidRPr="00856D17">
        <w:lastRenderedPageBreak/>
        <w:t xml:space="preserve">change is more nuanced than what is expressed via global metrics. Using arrowtooth flounder </w:t>
      </w:r>
      <w:r w:rsidR="008456D6">
        <w:t>(</w:t>
      </w:r>
      <w:r w:rsidR="0086601C" w:rsidRPr="0086601C">
        <w:rPr>
          <w:i/>
        </w:rPr>
        <w:t>Atheresthes stomias</w:t>
      </w:r>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26AF0D6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62C3C6DD"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D15182">
        <w: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D15182">
        <w: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D15182">
        <w: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C527FA5"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r w:rsidR="00D15182">
        <w: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D15182">
        <w: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r w:rsidR="00D15182">
        <w: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D15182">
        <w: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E5EB2D8"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D15182">
        <w: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D15182">
        <w: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r w:rsidR="00D15182">
        <w: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D15182">
        <w: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40992D97"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r w:rsidR="00D15182">
        <w: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D15182">
        <w: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D15182">
        <w: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D26510">
      <w:pPr>
        <w:spacing w:after="120" w:line="480" w:lineRule="auto"/>
      </w:pPr>
    </w:p>
    <w:p w14:paraId="5CAB5269" w14:textId="724C51E8"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D15182">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D15182">
        <w: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D15182">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693194E2"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Estimates of spatial trend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in the simplest case, each value in the field represents the spatially-explicit linear trend of the response over the entire time series)</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152EABA6" w:rsidR="002D6DFC" w:rsidRDefault="002D09CF" w:rsidP="00D26510">
      <w:pPr>
        <w:spacing w:after="120" w:line="480" w:lineRule="auto"/>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68792D64"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w:t>
      </w:r>
      <w:r w:rsidR="001F7F7D">
        <w:lastRenderedPageBreak/>
        <w:t xml:space="preserve">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7"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groundfish </w:t>
      </w:r>
      <w:r w:rsidR="0089470C">
        <w:rPr>
          <w:i/>
        </w:rPr>
        <w:t>application</w:t>
      </w:r>
    </w:p>
    <w:p w14:paraId="617ACE96" w14:textId="305ADFB1"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groundfish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the NOAA Fisheries, Northwest Fisheries Science Center, US West Coast Groundfish Bottom Trawl Survey</w:t>
      </w:r>
      <w:r w:rsidR="00192C69" w:rsidRPr="00BA2C9A">
        <w:t xml:space="preserve"> </w:t>
      </w:r>
      <w:r w:rsidR="00192C69" w:rsidRPr="00BA2C9A">
        <w:fldChar w:fldCharType="begin"/>
      </w:r>
      <w:r w:rsidR="00192C69" w:rsidRPr="00BA2C9A">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r w:rsidR="00D15182" w:rsidRPr="00BA2C9A">
        <w: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8"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r w:rsidR="00D15182" w:rsidRPr="00BA2C9A">
        <w: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r w:rsidR="0089470C" w:rsidRPr="00BA2C9A">
        <w:t xml:space="preserve">groundfish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4CE313D3" w:rsidR="009C4CF6" w:rsidRPr="00BA2C9A" w:rsidRDefault="00047600" w:rsidP="00D26510">
      <w:pPr>
        <w:spacing w:after="120" w:line="480" w:lineRule="auto"/>
        <w:ind w:firstLine="720"/>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r w:rsidR="00D15182" w:rsidRPr="00BA2C9A">
        <w: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sidRPr="00BA2C9A">
        <w:fldChar w:fldCharType="separate"/>
      </w:r>
      <w:r w:rsidR="00BF2CBC" w:rsidRPr="00BA2C9A">
        <w:rPr>
          <w:noProof/>
        </w:rPr>
        <w:t>(Thorson et al. 2015)</w:t>
      </w:r>
      <w:r w:rsidR="00BF2CBC" w:rsidRPr="00BA2C9A">
        <w:fldChar w:fldCharType="end"/>
      </w:r>
      <w:r w:rsidR="00184203" w:rsidRPr="00BA2C9A">
        <w:t xml:space="preserve">, and </w:t>
      </w:r>
      <w:r w:rsidR="00184203" w:rsidRPr="00BA2C9A">
        <w:lastRenderedPageBreak/>
        <w:t xml:space="preserve">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r w:rsidR="00D15182" w:rsidRPr="00BA2C9A">
        <w: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r w:rsidR="00E96AC2" w:rsidRPr="00BA2C9A">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r w:rsidR="00231A3B" w:rsidRPr="00BA2C9A">
        <w: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instrText>
      </w:r>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sdmTMB </w:t>
      </w:r>
      <w:r w:rsidR="00713757" w:rsidRPr="00BA2C9A">
        <w:fldChar w:fldCharType="begin"/>
      </w:r>
      <w:r w:rsidR="005B69DE" w:rsidRPr="00BA2C9A">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r w:rsidR="00D15182" w:rsidRPr="00BA2C9A">
        <w: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r w:rsidR="00D15182" w:rsidRPr="00BA2C9A">
        <w: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r w:rsidR="007B6B70" w:rsidRPr="00BA2C9A">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sidRPr="00BA2C9A">
        <w:fldChar w:fldCharType="separate"/>
      </w:r>
      <w:r w:rsidR="007B6B70" w:rsidRPr="00BA2C9A">
        <w:t>(REML, Zuur et al. 2009)</w:t>
      </w:r>
      <w:r w:rsidR="007B6B70" w:rsidRPr="00BA2C9A">
        <w:fldChar w:fldCharType="end"/>
      </w:r>
      <w:r w:rsidR="00584268" w:rsidRPr="00BA2C9A">
        <w:t xml:space="preserve"> to generate </w:t>
      </w:r>
      <w:r w:rsidR="00584268" w:rsidRPr="00BA2C9A">
        <w:rPr>
          <w:rFonts w:eastAsiaTheme="minorEastAsia"/>
        </w:rPr>
        <w:t xml:space="preserve">Akaike’s Information Criterion values for each </w:t>
      </w:r>
      <w:r w:rsidR="005B0DAC" w:rsidRPr="00BA2C9A">
        <w:rPr>
          <w:rFonts w:eastAsiaTheme="minorEastAsia"/>
        </w:rPr>
        <w:t xml:space="preserve">model </w:t>
      </w:r>
      <w:r w:rsidR="00584268" w:rsidRPr="00BA2C9A">
        <w:rPr>
          <w:rFonts w:eastAsiaTheme="minorEastAsia"/>
        </w:rPr>
        <w:fldChar w:fldCharType="begin"/>
      </w:r>
      <w:r w:rsidR="00D15182" w:rsidRPr="00BA2C9A">
        <w:rPr>
          <w:rFonts w:eastAsiaTheme="minorEastAsia"/>
        </w:rPr>
        <w: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005AC0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over </w:t>
      </w:r>
      <w:r w:rsidR="005209B4" w:rsidRPr="00BA2C9A">
        <w:rPr>
          <w:rFonts w:ascii="Times New Roman" w:hAnsi="Times New Roman" w:cs="Times New Roman"/>
        </w:rPr>
        <w:t>all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groundfish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r w:rsidR="00E95A46" w:rsidRPr="00BA2C9A">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groundfish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w:t>
      </w:r>
      <w:r w:rsidR="005B5CB5">
        <w:lastRenderedPageBreak/>
        <w:t>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lastRenderedPageBreak/>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w:t>
      </w:r>
      <w:r w:rsidR="00D66A11">
        <w:rPr>
          <w:i/>
          <w:iCs/>
        </w:rPr>
        <w:t>i</w:t>
      </w:r>
      <w:r w:rsidR="00D93BDD" w:rsidRPr="00D766A8">
        <w:rPr>
          <w:i/>
          <w:iCs/>
        </w:rPr>
        <w:t>as</w:t>
      </w:r>
      <w:r w:rsidR="00D93BDD">
        <w:t xml:space="preserve">) </w:t>
      </w:r>
      <w:r w:rsidR="00A349C7">
        <w:t xml:space="preserve">had a southward </w:t>
      </w:r>
      <w:r w:rsidR="001C05F4">
        <w:t>density</w:t>
      </w:r>
      <w:r w:rsidR="00A349C7">
        <w:t xml:space="preserve"> shift </w:t>
      </w:r>
      <w:r>
        <w:t xml:space="preserve">and </w:t>
      </w:r>
      <w:bookmarkStart w:id="0" w:name="_Hlk27058813"/>
      <w:r>
        <w:t>shortspine thornyh</w:t>
      </w:r>
      <w:bookmarkEnd w:id="0"/>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For example, shortspine thornyhead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w:t>
      </w:r>
      <w:r w:rsidR="007A6870">
        <w:lastRenderedPageBreak/>
        <w:t xml:space="preserve">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 xml:space="preserve">ern and to </w:t>
      </w:r>
      <w:r w:rsidR="00484F75">
        <w:lastRenderedPageBreak/>
        <w:t>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298196B"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D1518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07FE6846"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 xml:space="preserve">estimation and communication of spatially-varying temporal trends in </w:t>
      </w:r>
      <w:r w:rsidR="005A4A21">
        <w:lastRenderedPageBreak/>
        <w:t>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r w:rsidR="00D15182">
        <w:t>groundfish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r w:rsidR="00D15182">
        <w: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instrText>
      </w:r>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42867D6B"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 xml:space="preserve">marine </w:t>
      </w:r>
      <w:r w:rsidR="0089470C">
        <w:lastRenderedPageBreak/>
        <w:t>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r w:rsidR="00D15182">
        <w: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CD2AB0B"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w:t>
      </w:r>
      <w:r w:rsidR="00F34C9C">
        <w:lastRenderedPageBreak/>
        <w:t>response</w:t>
      </w:r>
      <w:r w:rsidR="00606D49">
        <w:t xml:space="preserve"> at shorter </w:t>
      </w:r>
      <w:r w:rsidR="00772CAE">
        <w:t xml:space="preserve">and perhaps longer </w:t>
      </w:r>
      <w:r w:rsidR="00606D49">
        <w:t>time scales than those explored here, as spatially-explicit trends are likely to differ between intraan</w:t>
      </w:r>
      <w:r w:rsidR="00853945">
        <w:t>n</w:t>
      </w:r>
      <w:r w:rsidR="00606D49">
        <w:t>ual, interannual</w:t>
      </w:r>
      <w:r w:rsidR="00772CAE">
        <w:t>, and interdecadal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715A6E71"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r w:rsidR="00A10B2F">
        <w: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instrText>
      </w:r>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 xml:space="preserve">could arise from metrics of the spatial </w:t>
      </w:r>
      <w:r w:rsidR="00B03809">
        <w:lastRenderedPageBreak/>
        <w:t>structure of</w:t>
      </w:r>
      <w:r w:rsidR="006E0890">
        <w:t xml:space="preserve"> temporal trends or oscillations in population density</w:t>
      </w:r>
      <w:r w:rsidR="00B03809">
        <w:t xml:space="preserve"> </w:t>
      </w:r>
      <w:r w:rsidR="00B03809">
        <w:fldChar w:fldCharType="begin"/>
      </w:r>
      <w:r w:rsidR="00265E4B">
        <w: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r w:rsidR="006E0890">
        <w: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instrText>
      </w:r>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1C980215" w:rsidR="0051393F" w:rsidRDefault="003B607E" w:rsidP="00D26510">
      <w:pPr>
        <w:spacing w:after="160" w:line="480"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9EB937E" w:rsidR="0051393F" w:rsidRDefault="0051393F" w:rsidP="00D26510">
      <w:pPr>
        <w:spacing w:after="160" w:line="480"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D26510">
      <w:pPr>
        <w:spacing w:after="160" w:line="480" w:lineRule="auto"/>
      </w:pPr>
    </w:p>
    <w:p w14:paraId="63345EBB" w14:textId="7495E15D" w:rsidR="00A939E4" w:rsidRDefault="00F4316E" w:rsidP="00D26510">
      <w:pPr>
        <w:spacing w:after="160" w:line="480" w:lineRule="auto"/>
        <w:jc w:val="center"/>
        <w:rPr>
          <w:vertAlign w:val="subscript"/>
        </w:rPr>
      </w:pPr>
      <w:r>
        <w:rPr>
          <w:noProof/>
          <w:lang w:val="en-US"/>
        </w:rPr>
        <w:lastRenderedPageBreak/>
        <w:drawing>
          <wp:inline distT="0" distB="0" distL="0" distR="0" wp14:anchorId="53AD44B1" wp14:editId="01600984">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p>
    <w:p w14:paraId="0971416E" w14:textId="3B892C52" w:rsidR="005437A8" w:rsidRDefault="00A939E4" w:rsidP="00D26510">
      <w:pPr>
        <w:spacing w:after="160" w:line="480" w:lineRule="auto"/>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groundfish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0AA39DC8" w14:textId="7A1AAE1A" w:rsidR="005437A8" w:rsidRDefault="0071148D" w:rsidP="00D26510">
      <w:pPr>
        <w:spacing w:after="160" w:line="480" w:lineRule="auto"/>
      </w:pPr>
      <w:r>
        <w:rPr>
          <w:noProof/>
          <w:lang w:val="en-US"/>
        </w:rPr>
        <w:lastRenderedPageBreak/>
        <w:drawing>
          <wp:inline distT="0" distB="0" distL="0" distR="0" wp14:anchorId="6C961128" wp14:editId="555D9DCE">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14115"/>
                    </a:xfrm>
                    <a:prstGeom prst="rect">
                      <a:avLst/>
                    </a:prstGeom>
                  </pic:spPr>
                </pic:pic>
              </a:graphicData>
            </a:graphic>
          </wp:inline>
        </w:drawing>
      </w:r>
    </w:p>
    <w:p w14:paraId="64089602" w14:textId="67315217" w:rsidR="0005686A" w:rsidRDefault="005437A8" w:rsidP="0005686A">
      <w:pPr>
        <w:spacing w:after="160" w:line="480" w:lineRule="auto"/>
        <w:rPr>
          <w:ins w:id="1" w:author="Lewis Barnett" w:date="2020-06-09T12:09:00Z"/>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moveToRangeStart w:id="2" w:author="Lewis Barnett" w:date="2020-06-12T16:03:00Z" w:name="move42870026"/>
      <w:moveTo w:id="3"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53D46">
          <w:rPr>
            <w:rFonts w:eastAsiaTheme="minorEastAsia"/>
          </w:rPr>
          <w:t xml:space="preserve"> and their estimate, respectively.</w:t>
        </w:r>
      </w:moveTo>
      <w:moveToRangeEnd w:id="2"/>
      <w:ins w:id="4" w:author="Lewis Barnett" w:date="2020-06-12T16:03:00Z">
        <w:r w:rsidR="00E53D46">
          <w:rPr>
            <w:rFonts w:eastAsiaTheme="minorEastAsia"/>
          </w:rPr>
          <w:t xml:space="preserve"> </w:t>
        </w:r>
      </w:ins>
      <w:r w:rsidR="00E6142A">
        <w:t>In all cases, t</w:t>
      </w:r>
      <w:r w:rsidR="00D42716">
        <w:t xml:space="preserve">he standard deviation of the </w:t>
      </w:r>
      <w:r w:rsidR="00E6142A">
        <w:t>non-varying parameter</w:t>
      </w:r>
      <w:r w:rsidR="00D42716">
        <w:t xml:space="preserve"> is held at 0.01</w:t>
      </w:r>
      <w:ins w:id="5" w:author="Lewis Barnett" w:date="2020-06-12T15:53:00Z">
        <w:r w:rsidR="00E53D46">
          <w:t xml:space="preserve">, while </w:t>
        </w:r>
      </w:ins>
      <m:oMath>
        <m:r>
          <w:ins w:id="6" w:author="Lewis Barnett" w:date="2020-06-12T15:54:00Z">
            <w:rPr>
              <w:rFonts w:ascii="Cambria Math" w:hAnsi="Cambria Math"/>
            </w:rPr>
            <m:t>σ</m:t>
          </w:ins>
        </m:r>
      </m:oMath>
      <w:ins w:id="7" w:author="Lewis Barnett" w:date="2020-06-12T15:57:00Z">
        <w:r w:rsidR="00E53D46">
          <w:t xml:space="preserve"> varies along the </w:t>
        </w:r>
      </w:ins>
      <w:ins w:id="8" w:author="Lewis Barnett" w:date="2020-06-12T15:59:00Z">
        <w:r w:rsidR="00E53D46">
          <w:t xml:space="preserve">sequence </w:t>
        </w:r>
      </w:ins>
      <m:oMath>
        <m:r>
          <w:ins w:id="9" w:author="Lewis Barnett" w:date="2020-06-12T15:58:00Z">
            <w:rPr>
              <w:rFonts w:ascii="Cambria Math" w:hAnsi="Cambria Math"/>
            </w:rPr>
            <m:t>{</m:t>
          </w:ins>
        </m:r>
        <m:r>
          <w:ins w:id="10" w:author="Lewis Barnett" w:date="2020-06-12T15:58:00Z">
            <w:rPr>
              <w:rFonts w:ascii="Cambria Math" w:hAnsi="Cambria Math"/>
            </w:rPr>
            <m:t>0.01, 0.25, 0.5, 0.75</m:t>
          </w:ins>
        </m:r>
        <m:r>
          <w:ins w:id="11" w:author="Lewis Barnett" w:date="2020-06-12T15:58:00Z">
            <w:rPr>
              <w:rFonts w:ascii="Cambria Math" w:hAnsi="Cambria Math"/>
            </w:rPr>
            <m:t>}</m:t>
          </w:ins>
        </m:r>
      </m:oMath>
      <w:ins w:id="12" w:author="Lewis Barnett" w:date="2020-06-12T15:58:00Z">
        <w:r w:rsidR="00E53D46">
          <w:t>.</w:t>
        </w:r>
      </w:ins>
      <w:del w:id="13" w:author="Lewis Barnett" w:date="2020-06-12T15:57:00Z">
        <w:r w:rsidR="00D42716" w:rsidDel="00E53D46">
          <w:delText>.</w:delText>
        </w:r>
      </w:del>
      <w:r w:rsidR="00E6142A">
        <w:t xml:space="preserve"> </w:t>
      </w:r>
      <w:moveFromRangeStart w:id="14" w:author="Lewis Barnett" w:date="2020-06-12T16:03:00Z" w:name="move42870026"/>
      <w:moveFrom w:id="15"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4"/>
      <w:ins w:id="16" w:author="Lewis Barnett" w:date="2020-06-09T12:07:00Z">
        <w:r w:rsidR="0005686A">
          <w:rPr>
            <w:rFonts w:eastAsiaTheme="minorEastAsia"/>
          </w:rPr>
          <w:t>Note that</w:t>
        </w:r>
      </w:ins>
      <w:ins w:id="17" w:author="Lewis Barnett" w:date="2020-06-09T12:09:00Z">
        <w:r w:rsidR="0005686A">
          <w:rPr>
            <w:rFonts w:eastAsiaTheme="minorEastAsia"/>
          </w:rPr>
          <w:t xml:space="preserve"> </w:t>
        </w:r>
      </w:ins>
      <w:ins w:id="18" w:author="Lewis Barnett" w:date="2020-06-09T12:10:00Z">
        <w:r w:rsidR="0005686A">
          <w:rPr>
            <w:rFonts w:eastAsiaTheme="minorEastAsia"/>
          </w:rPr>
          <w:t xml:space="preserve">these results were also computed for </w:t>
        </w:r>
      </w:ins>
      <m:oMath>
        <m:r>
          <w:ins w:id="19" w:author="Lewis Barnett" w:date="2020-06-09T12:08:00Z">
            <w:rPr>
              <w:rFonts w:ascii="Cambria Math" w:hAnsi="Cambria Math"/>
            </w:rPr>
            <m:t>σ</m:t>
          </w:ins>
        </m:r>
        <m:r>
          <w:ins w:id="20" w:author="Lewis Barnett" w:date="2020-06-09T12:10:00Z">
            <w:rPr>
              <w:rFonts w:ascii="Cambria Math" w:hAnsi="Cambria Math"/>
            </w:rPr>
            <m:t>=1</m:t>
          </w:ins>
        </m:r>
      </m:oMath>
      <w:ins w:id="21" w:author="Lewis Barnett" w:date="2020-06-09T12:09:00Z">
        <w:r w:rsidR="0005686A">
          <w:rPr>
            <w:rFonts w:eastAsiaTheme="minorEastAsia"/>
          </w:rPr>
          <w:t xml:space="preserve"> </w:t>
        </w:r>
      </w:ins>
      <w:ins w:id="22" w:author="Lewis Barnett" w:date="2020-06-09T12:11:00Z">
        <w:r w:rsidR="0005686A">
          <w:rPr>
            <w:rFonts w:eastAsiaTheme="minorEastAsia"/>
          </w:rPr>
          <w:t>(see Tabl</w:t>
        </w:r>
        <w:bookmarkStart w:id="23" w:name="_GoBack"/>
        <w:bookmarkEnd w:id="23"/>
        <w:r w:rsidR="0005686A">
          <w:rPr>
            <w:rFonts w:eastAsiaTheme="minorEastAsia"/>
          </w:rPr>
          <w:t>e S1)</w:t>
        </w:r>
      </w:ins>
      <w:ins w:id="24" w:author="Lewis Barnett" w:date="2020-06-09T12:10:00Z">
        <w:r w:rsidR="0005686A">
          <w:rPr>
            <w:rFonts w:eastAsiaTheme="minorEastAsia"/>
          </w:rPr>
          <w:t xml:space="preserve">, yet are omitted here </w:t>
        </w:r>
      </w:ins>
      <w:ins w:id="25" w:author="Lewis Barnett" w:date="2020-06-09T12:16:00Z">
        <w:r w:rsidR="00316227">
          <w:rPr>
            <w:rFonts w:eastAsiaTheme="minorEastAsia"/>
          </w:rPr>
          <w:t>as the were</w:t>
        </w:r>
      </w:ins>
      <w:ins w:id="26" w:author="Lewis Barnett" w:date="2020-06-09T12:17:00Z">
        <w:r w:rsidR="00316227">
          <w:rPr>
            <w:rFonts w:eastAsiaTheme="minorEastAsia"/>
          </w:rPr>
          <w:t xml:space="preserve"> very similar to results from</w:t>
        </w:r>
      </w:ins>
      <w:ins w:id="27" w:author="Lewis Barnett" w:date="2020-06-09T12:16:00Z">
        <w:r w:rsidR="00316227">
          <w:rPr>
            <w:rFonts w:eastAsiaTheme="minorEastAsia"/>
          </w:rPr>
          <w:t xml:space="preserve"> </w:t>
        </w:r>
      </w:ins>
      <m:oMath>
        <m:r>
          <w:ins w:id="28" w:author="Lewis Barnett" w:date="2020-06-09T12:18:00Z">
            <w:rPr>
              <w:rFonts w:ascii="Cambria Math" w:hAnsi="Cambria Math"/>
            </w:rPr>
            <m:t>σ</m:t>
          </w:ins>
        </m:r>
        <m:r>
          <w:ins w:id="29" w:author="Lewis Barnett" w:date="2020-06-09T12:18:00Z">
            <w:rPr>
              <w:rFonts w:ascii="Cambria Math" w:hAnsi="Cambria Math"/>
            </w:rPr>
            <m:t>=0.75</m:t>
          </w:ins>
        </m:r>
      </m:oMath>
      <w:ins w:id="30" w:author="Lewis Barnett" w:date="2020-06-09T12:18:00Z">
        <w:r w:rsidR="00316227">
          <w:rPr>
            <w:rFonts w:eastAsiaTheme="minorEastAsia"/>
          </w:rPr>
          <w:t>.</w:t>
        </w:r>
      </w:ins>
      <w:ins w:id="31" w:author="Lewis Barnett" w:date="2020-06-12T16:00:00Z">
        <w:r w:rsidR="00E53D46" w:rsidRPr="00E53D46">
          <w:rPr>
            <w:rFonts w:eastAsiaTheme="minorEastAsia"/>
          </w:rPr>
          <w:t xml:space="preserve"> </w:t>
        </w:r>
      </w:ins>
    </w:p>
    <w:p w14:paraId="756AD637" w14:textId="6BB5DD69" w:rsidR="0005686A" w:rsidRDefault="0005686A" w:rsidP="00D26510">
      <w:pPr>
        <w:spacing w:after="160" w:line="480" w:lineRule="auto"/>
        <w:rPr>
          <w:ins w:id="32" w:author="Lewis Barnett" w:date="2020-06-09T12:08:00Z"/>
        </w:rPr>
      </w:pPr>
    </w:p>
    <w:p w14:paraId="51F681DE" w14:textId="759BCF41" w:rsidR="00811176" w:rsidRPr="005B5CB5" w:rsidRDefault="007B4ACC" w:rsidP="00D26510">
      <w:pPr>
        <w:spacing w:after="160" w:line="480" w:lineRule="auto"/>
        <w:rPr>
          <w:vertAlign w:val="subscript"/>
        </w:rPr>
      </w:pPr>
      <w:r>
        <w:br w:type="page"/>
      </w:r>
    </w:p>
    <w:p w14:paraId="78E113B0" w14:textId="60D70895" w:rsidR="00811176" w:rsidRDefault="0071148D" w:rsidP="00D26510">
      <w:pPr>
        <w:spacing w:line="480" w:lineRule="auto"/>
      </w:pPr>
      <w:r>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6DBD324F" w14:textId="10E7B042" w:rsidR="00811176" w:rsidRDefault="00811176" w:rsidP="00D26510">
      <w:pPr>
        <w:spacing w:line="480" w:lineRule="auto"/>
      </w:pPr>
      <w:r>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1E94F816" w14:textId="77777777" w:rsidR="005B5CB5" w:rsidRDefault="005B5CB5" w:rsidP="00D26510">
      <w:pPr>
        <w:spacing w:after="160" w:line="480" w:lineRule="auto"/>
      </w:pPr>
      <w:r>
        <w:br w:type="page"/>
      </w:r>
    </w:p>
    <w:p w14:paraId="4E1CB6FD" w14:textId="01267B9A" w:rsidR="0002735B" w:rsidRDefault="0071148D" w:rsidP="00D26510">
      <w:pPr>
        <w:spacing w:after="160" w:line="480" w:lineRule="auto"/>
        <w:jc w:val="center"/>
        <w:rPr>
          <w:vertAlign w:val="subscript"/>
        </w:rPr>
      </w:pPr>
      <w:r>
        <w:rPr>
          <w:noProof/>
          <w:lang w:val="en-US"/>
        </w:rPr>
        <w:lastRenderedPageBreak/>
        <w:drawing>
          <wp:inline distT="0" distB="0" distL="0" distR="0" wp14:anchorId="24BAAC13" wp14:editId="28681F4F">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5253" cy="7658476"/>
                    </a:xfrm>
                    <a:prstGeom prst="rect">
                      <a:avLst/>
                    </a:prstGeom>
                  </pic:spPr>
                </pic:pic>
              </a:graphicData>
            </a:graphic>
          </wp:inline>
        </w:drawing>
      </w:r>
    </w:p>
    <w:p w14:paraId="445EDE7B" w14:textId="052FBC38" w:rsidR="00F62588" w:rsidRPr="0002735B" w:rsidRDefault="005B5CB5" w:rsidP="00D26510">
      <w:pPr>
        <w:spacing w:after="160" w:line="480" w:lineRule="auto"/>
        <w:rPr>
          <w:vertAlign w:val="subscript"/>
        </w:rPr>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7F5EE642" w14:textId="77777777" w:rsidR="00082596" w:rsidRPr="00082596" w:rsidRDefault="00082596" w:rsidP="00D26510">
      <w:pPr>
        <w:spacing w:line="480" w:lineRule="auto"/>
        <w:ind w:left="720" w:hanging="720"/>
        <w:rPr>
          <w:rFonts w:eastAsiaTheme="minorHAnsi"/>
        </w:rPr>
      </w:pPr>
      <w:r w:rsidRPr="00082596">
        <w:rPr>
          <w:rFonts w:eastAsiaTheme="minorHAnsi"/>
        </w:rPr>
        <w:fldChar w:fldCharType="begin"/>
      </w:r>
      <w:r w:rsidRPr="00082596">
        <w:rPr>
          <w:rFonts w:eastAsiaTheme="minorHAnsi"/>
        </w:rPr>
        <w:instrText xml:space="preserve"> ADDIN ZOTERO_BIBL {"uncited":[],"omitted":[],"custom":[]} CSL_BIBLIOGRAPHY </w:instrText>
      </w:r>
      <w:r w:rsidRPr="00082596">
        <w:rPr>
          <w:rFonts w:eastAsiaTheme="minorHAnsi"/>
        </w:rPr>
        <w:fldChar w:fldCharType="separate"/>
      </w:r>
      <w:r w:rsidRPr="00082596">
        <w:rPr>
          <w:rFonts w:eastAsiaTheme="minorHAnsi"/>
        </w:rPr>
        <w:t>Akaike, H. 1973. Information theory and an extension of the maximum likelihood principle, pages 267-281. In (B. N. Petrov and F. Csaki, eds.), Proceedings of the 2nd International Symposium on Information Theory. Akademiai Kiado, Budapest.</w:t>
      </w:r>
    </w:p>
    <w:p w14:paraId="76B46331" w14:textId="78A46A1A" w:rsidR="00082596" w:rsidRPr="00082596" w:rsidRDefault="00082596" w:rsidP="00D26510">
      <w:pPr>
        <w:spacing w:line="480" w:lineRule="auto"/>
        <w:ind w:left="720" w:hanging="720"/>
        <w:rPr>
          <w:rFonts w:eastAsiaTheme="minorHAnsi"/>
        </w:rPr>
      </w:pPr>
      <w:r w:rsidRPr="00082596">
        <w:rPr>
          <w:rFonts w:eastAsiaTheme="minorHAnsi"/>
        </w:rPr>
        <w:t>Anderson, S. C. 2019. sdmTMB: An R package for spatial and spatiotemporal GLMMs with TMB.</w:t>
      </w:r>
      <w:r>
        <w:rPr>
          <w:rFonts w:eastAsiaTheme="minorHAnsi"/>
        </w:rPr>
        <w:t xml:space="preserve"> </w:t>
      </w:r>
      <w:r w:rsidRPr="00082596">
        <w:rPr>
          <w:rFonts w:eastAsiaTheme="minorHAnsi"/>
        </w:rPr>
        <w:t>https://github.com/pbs-assess/sdmTMB</w:t>
      </w:r>
    </w:p>
    <w:p w14:paraId="014E3A54" w14:textId="77777777" w:rsidR="00082596" w:rsidRPr="00082596" w:rsidRDefault="00082596" w:rsidP="00D26510">
      <w:pPr>
        <w:spacing w:line="480" w:lineRule="auto"/>
        <w:ind w:left="720" w:hanging="720"/>
        <w:rPr>
          <w:rFonts w:eastAsiaTheme="minorHAnsi"/>
        </w:rPr>
      </w:pPr>
      <w:r w:rsidRPr="00082596">
        <w:rPr>
          <w:rFonts w:eastAsiaTheme="minorHAnsi"/>
        </w:rPr>
        <w:t>Anderson, S. C., E. A. Keppel, and Edwards, A.M. In press. A reproducible data synopsis for over 100 species of British Columbia groundfish. Department Fisheries Oceans Canada Science Advisory Secretariat Research Document 2019/041. vii + 321 p.</w:t>
      </w:r>
    </w:p>
    <w:p w14:paraId="31204ECE" w14:textId="77777777" w:rsidR="00082596" w:rsidRPr="00082596" w:rsidRDefault="00082596" w:rsidP="00D26510">
      <w:pPr>
        <w:spacing w:line="480" w:lineRule="auto"/>
        <w:ind w:left="720" w:hanging="720"/>
        <w:rPr>
          <w:rFonts w:eastAsiaTheme="minorHAnsi"/>
        </w:rPr>
      </w:pPr>
      <w:r w:rsidRPr="00082596">
        <w:rPr>
          <w:rFonts w:eastAsiaTheme="minorHAnsi"/>
        </w:rPr>
        <w:t>Anderson, S. C., and E. J. Ward. 2019. Black swans in space: Modeling spatiotemporal processes with extremes. Ecology 100:e02403.</w:t>
      </w:r>
    </w:p>
    <w:p w14:paraId="3F7C07B5" w14:textId="77777777" w:rsidR="00082596" w:rsidRPr="00082596" w:rsidRDefault="00082596" w:rsidP="00D26510">
      <w:pPr>
        <w:spacing w:line="480" w:lineRule="auto"/>
        <w:ind w:left="720" w:hanging="720"/>
        <w:rPr>
          <w:rFonts w:eastAsiaTheme="minorHAnsi"/>
        </w:rPr>
      </w:pPr>
      <w:r w:rsidRPr="00082596">
        <w:rPr>
          <w:rFonts w:eastAsiaTheme="minorHAnsi"/>
        </w:rPr>
        <w:t>Auger-Méthé, M., C. Field, C. M. Albertsen, A. E. Derocher, M. A. Lewis, I. D. Jonsen, and J. Mills Flemming. 2016. State-space models’ dirty little secrets: Even simple linear Gaussian models can have estimation problems. Scientific Reports 6:26677.</w:t>
      </w:r>
    </w:p>
    <w:p w14:paraId="14408C0D" w14:textId="77777777" w:rsidR="00082596" w:rsidRPr="00082596" w:rsidRDefault="00082596" w:rsidP="00D26510">
      <w:pPr>
        <w:spacing w:line="480" w:lineRule="auto"/>
        <w:ind w:left="720" w:hanging="720"/>
        <w:rPr>
          <w:rFonts w:eastAsiaTheme="minorHAnsi"/>
        </w:rPr>
      </w:pPr>
      <w:r w:rsidRPr="00082596">
        <w:rPr>
          <w:rFonts w:eastAsiaTheme="minorHAnsi"/>
        </w:rPr>
        <w:t>Bakun, A., D. B. Field, A. Redondo-Rodriguez, and S. J. Weeks. 2010. Greenhouse gas, upwelling-favorable winds, and the future of coastal ocean upwelling ecosystems. Global Change Biology 16:1213–1228.</w:t>
      </w:r>
    </w:p>
    <w:p w14:paraId="0B499010" w14:textId="77777777" w:rsidR="00082596" w:rsidRPr="00082596" w:rsidRDefault="00082596" w:rsidP="00D26510">
      <w:pPr>
        <w:spacing w:line="480" w:lineRule="auto"/>
        <w:ind w:left="720" w:hanging="720"/>
        <w:rPr>
          <w:rFonts w:eastAsiaTheme="minorHAnsi"/>
        </w:rPr>
      </w:pPr>
      <w:r w:rsidRPr="00082596">
        <w:rPr>
          <w:rFonts w:eastAsiaTheme="minorHAnsi"/>
        </w:rPr>
        <w:t>Barnett, L. A. K., E. J. Ward, J. E. Jannot, and A. O. Shelton. 2019. Dynamic spatial heterogeneity reveals interdependence of marine faunal density and fishery removals. Ecological Indicators 107:105585.</w:t>
      </w:r>
    </w:p>
    <w:p w14:paraId="20287847" w14:textId="77777777" w:rsidR="00082596" w:rsidRPr="00082596" w:rsidRDefault="00082596" w:rsidP="00D26510">
      <w:pPr>
        <w:spacing w:line="480" w:lineRule="auto"/>
        <w:ind w:left="720" w:hanging="720"/>
        <w:rPr>
          <w:rFonts w:eastAsiaTheme="minorHAnsi"/>
        </w:rPr>
      </w:pPr>
      <w:r w:rsidRPr="00082596">
        <w:rPr>
          <w:rFonts w:eastAsiaTheme="minorHAnsi"/>
        </w:rPr>
        <w:t>Berger, A. M., D. R. Goethel, P. D. Lynch, T. Quinn, S. Mormede, J. McKenzie, and A. Dunn. 2017. Space oddity: The mission for spatial integration. Canadian Journal of Fisheries and Aquatic Sciences 74:1698–1716.</w:t>
      </w:r>
    </w:p>
    <w:p w14:paraId="4B9AF3B0"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Chen, J., M. E. Thompson, and C. Wu. 2004. Estimation of fish abundance indices based on scientific research trawl surveys. Biometrics 60:116–123.</w:t>
      </w:r>
    </w:p>
    <w:p w14:paraId="1283941C" w14:textId="77777777" w:rsidR="00082596" w:rsidRPr="00082596" w:rsidRDefault="00082596" w:rsidP="00D26510">
      <w:pPr>
        <w:spacing w:line="480" w:lineRule="auto"/>
        <w:ind w:left="720" w:hanging="720"/>
        <w:rPr>
          <w:rFonts w:eastAsiaTheme="minorHAnsi"/>
        </w:rPr>
      </w:pPr>
      <w:r w:rsidRPr="00082596">
        <w:rPr>
          <w:rFonts w:eastAsiaTheme="minorHAnsi"/>
        </w:rPr>
        <w:t>Dunn, P. K., and G. K. Smyth. 2005. Series evaluation of Tweedie exponential dispersion model densities. Statistics and Computing 15:267–280.</w:t>
      </w:r>
    </w:p>
    <w:p w14:paraId="5CD5C299" w14:textId="77777777" w:rsidR="00082596" w:rsidRPr="00082596" w:rsidRDefault="00082596" w:rsidP="00D26510">
      <w:pPr>
        <w:spacing w:line="480" w:lineRule="auto"/>
        <w:ind w:left="720" w:hanging="720"/>
        <w:rPr>
          <w:rFonts w:eastAsiaTheme="minorHAnsi"/>
        </w:rPr>
      </w:pPr>
      <w:r w:rsidRPr="00082596">
        <w:rPr>
          <w:rFonts w:eastAsiaTheme="minorHAnsi"/>
        </w:rPr>
        <w:t>Elith, J., M. Kearney, and S. Phillips. 2010. The art of modelling range-shifting species. Methods in Ecology and Evolution 1:330–342.</w:t>
      </w:r>
    </w:p>
    <w:p w14:paraId="0F974BEA" w14:textId="77777777" w:rsidR="00082596" w:rsidRPr="00082596" w:rsidRDefault="00082596" w:rsidP="00D26510">
      <w:pPr>
        <w:spacing w:line="480" w:lineRule="auto"/>
        <w:ind w:left="720" w:hanging="720"/>
        <w:rPr>
          <w:rFonts w:eastAsiaTheme="minorHAnsi"/>
        </w:rPr>
      </w:pPr>
      <w:r w:rsidRPr="00082596">
        <w:rPr>
          <w:rFonts w:eastAsiaTheme="minorHAnsi"/>
        </w:rPr>
        <w:t>Elith, J., and J. R. Leathwick. 2009. Species distribution models: Ecological explanation and prediction across space and time. Annual Review of Ecology, Evolution, and Systematics 40:677–697.</w:t>
      </w:r>
    </w:p>
    <w:p w14:paraId="3A480BCD" w14:textId="77777777" w:rsidR="00082596" w:rsidRPr="00082596" w:rsidRDefault="00082596" w:rsidP="00D26510">
      <w:pPr>
        <w:spacing w:line="480" w:lineRule="auto"/>
        <w:ind w:left="720" w:hanging="720"/>
        <w:rPr>
          <w:rFonts w:eastAsiaTheme="minorHAnsi"/>
        </w:rPr>
      </w:pPr>
      <w:r w:rsidRPr="00082596">
        <w:rPr>
          <w:rFonts w:eastAsiaTheme="minorHAnsi"/>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t>
      </w:r>
    </w:p>
    <w:p w14:paraId="78F98F5C" w14:textId="77777777" w:rsidR="00082596" w:rsidRPr="00082596" w:rsidRDefault="00082596" w:rsidP="00D26510">
      <w:pPr>
        <w:spacing w:line="480" w:lineRule="auto"/>
        <w:ind w:left="720" w:hanging="720"/>
        <w:rPr>
          <w:rFonts w:eastAsiaTheme="minorHAnsi"/>
        </w:rPr>
      </w:pPr>
      <w:r w:rsidRPr="00082596">
        <w:rPr>
          <w:rFonts w:eastAsiaTheme="minorHAnsi"/>
        </w:rPr>
        <w:t>Hassell, M. 2000. The Spatial and Temporal Dynamics of Host-Parasitoid Interactions. Oxford University Press, Oxford.</w:t>
      </w:r>
    </w:p>
    <w:p w14:paraId="18FDBF19" w14:textId="77777777" w:rsidR="00082596" w:rsidRPr="00082596" w:rsidRDefault="00082596" w:rsidP="00D26510">
      <w:pPr>
        <w:spacing w:line="480" w:lineRule="auto"/>
        <w:ind w:left="720" w:hanging="720"/>
        <w:rPr>
          <w:rFonts w:eastAsiaTheme="minorHAnsi"/>
        </w:rPr>
      </w:pPr>
      <w:r w:rsidRPr="00082596">
        <w:rPr>
          <w:rFonts w:eastAsiaTheme="minorHAnsi"/>
        </w:rPr>
        <w:t>Hennig, C. 2019. fpc: Flexible Procedures for Clustering. https://cran.r-project.org/package=fpc</w:t>
      </w:r>
    </w:p>
    <w:p w14:paraId="5998F387"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Hitch, A. T., and P. L. Leberg. 2007. Breeding distributions of North American bird species moving north as a result of climate change. Conservation Biology 21:534–539.</w:t>
      </w:r>
    </w:p>
    <w:p w14:paraId="5BC36CE4" w14:textId="77777777" w:rsidR="00082596" w:rsidRPr="00082596" w:rsidRDefault="00082596" w:rsidP="00D26510">
      <w:pPr>
        <w:spacing w:line="480" w:lineRule="auto"/>
        <w:ind w:left="720" w:hanging="720"/>
        <w:rPr>
          <w:rFonts w:eastAsiaTheme="minorHAnsi"/>
        </w:rPr>
      </w:pPr>
      <w:r w:rsidRPr="00082596">
        <w:rPr>
          <w:rFonts w:eastAsiaTheme="minorHAnsi"/>
        </w:rPr>
        <w:t>Huffaker, C. B. 1958. Experimental studies on predation: dispersion factors and predator-prey oscillations. Hilgardia 27:795–835.</w:t>
      </w:r>
    </w:p>
    <w:p w14:paraId="7335416A" w14:textId="77777777" w:rsidR="00082596" w:rsidRPr="00082596" w:rsidRDefault="00082596" w:rsidP="00D26510">
      <w:pPr>
        <w:spacing w:line="480" w:lineRule="auto"/>
        <w:ind w:left="720" w:hanging="720"/>
        <w:rPr>
          <w:rFonts w:eastAsiaTheme="minorHAnsi"/>
        </w:rPr>
      </w:pPr>
      <w:r w:rsidRPr="00082596">
        <w:rPr>
          <w:rFonts w:eastAsiaTheme="minorHAnsi"/>
        </w:rPr>
        <w:t>Johnson, K. F., J. T. Thorson, and A. E. Punt. 2019. Investigating the value of including depth during spatiotemporal index standardization. Fisheries Research 216:126–137.</w:t>
      </w:r>
    </w:p>
    <w:p w14:paraId="5D1B7080" w14:textId="77777777" w:rsidR="00082596" w:rsidRPr="00082596" w:rsidRDefault="00082596" w:rsidP="00D26510">
      <w:pPr>
        <w:spacing w:line="480" w:lineRule="auto"/>
        <w:ind w:left="720" w:hanging="720"/>
        <w:rPr>
          <w:rFonts w:eastAsiaTheme="minorHAnsi"/>
        </w:rPr>
      </w:pPr>
      <w:r w:rsidRPr="00082596">
        <w:rPr>
          <w:rFonts w:eastAsiaTheme="minorHAnsi"/>
        </w:rPr>
        <w:t>Kaufman, L., and P. J. Rousseeuw. 2009. Finding groups in data: an Introduction to cluster analysis. John Wiley &amp; Sons.</w:t>
      </w:r>
    </w:p>
    <w:p w14:paraId="00B7B50C" w14:textId="77777777" w:rsidR="00082596" w:rsidRPr="00082596" w:rsidRDefault="00082596" w:rsidP="00D26510">
      <w:pPr>
        <w:spacing w:line="480" w:lineRule="auto"/>
        <w:ind w:left="720" w:hanging="720"/>
        <w:rPr>
          <w:rFonts w:eastAsiaTheme="minorHAnsi"/>
        </w:rPr>
      </w:pPr>
      <w:r w:rsidRPr="00082596">
        <w:rPr>
          <w:rFonts w:eastAsiaTheme="minorHAnsi"/>
        </w:rPr>
        <w:t>Kéfi, S., V. Guttal, W. A. Brock, S. R. Carpenter, A. M. Ellison, V. N. Livina, D. A. Seekell, M. Scheffer, E. H. van Nes, and V. Dakos. 2014. Early warning signals of ecological transitions: Methods for spatial patterns. PloS One 9:e92097.</w:t>
      </w:r>
    </w:p>
    <w:p w14:paraId="22A938F8" w14:textId="77777777" w:rsidR="00082596" w:rsidRPr="00082596" w:rsidRDefault="00082596" w:rsidP="00D26510">
      <w:pPr>
        <w:spacing w:line="480" w:lineRule="auto"/>
        <w:ind w:left="720" w:hanging="720"/>
        <w:rPr>
          <w:rFonts w:eastAsiaTheme="minorHAnsi"/>
        </w:rPr>
      </w:pPr>
      <w:r w:rsidRPr="00082596">
        <w:rPr>
          <w:rFonts w:eastAsiaTheme="minorHAnsi"/>
        </w:rPr>
        <w:t>Keller, A. A., J. R. Wallace, and R. D. Methot. 2017. The Northwest Fisheries Science Center’s West Coast groundfish bottom trawl survey: History, design, and description. U.S. Department of Commerce, NOAA Technical Memorandum NMFS-NWFSC-136, 37 p.</w:t>
      </w:r>
    </w:p>
    <w:p w14:paraId="50FB50FE" w14:textId="77777777" w:rsidR="00082596" w:rsidRPr="00082596" w:rsidRDefault="00082596" w:rsidP="00D26510">
      <w:pPr>
        <w:spacing w:line="480" w:lineRule="auto"/>
        <w:ind w:left="720" w:hanging="720"/>
        <w:rPr>
          <w:rFonts w:eastAsiaTheme="minorHAnsi"/>
        </w:rPr>
      </w:pPr>
      <w:r w:rsidRPr="00082596">
        <w:rPr>
          <w:rFonts w:eastAsiaTheme="minorHAnsi"/>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45F0FE1" w14:textId="77777777" w:rsidR="00082596" w:rsidRPr="00082596" w:rsidRDefault="00082596" w:rsidP="00D26510">
      <w:pPr>
        <w:spacing w:line="480" w:lineRule="auto"/>
        <w:ind w:left="720" w:hanging="720"/>
        <w:rPr>
          <w:rFonts w:eastAsiaTheme="minorHAnsi"/>
        </w:rPr>
      </w:pPr>
      <w:r w:rsidRPr="00082596">
        <w:rPr>
          <w:rFonts w:eastAsiaTheme="minorHAnsi"/>
        </w:rPr>
        <w:t>Kristensen, K., A. Nielsen, C. W. Berg, H. Skaug, and B. M. Bell. 2016. TMB: Automatic differentiation and Laplace approximation. Journal of Statistical Software 70:1–21.</w:t>
      </w:r>
    </w:p>
    <w:p w14:paraId="5DF10699" w14:textId="77777777" w:rsidR="00082596" w:rsidRPr="00082596" w:rsidRDefault="00082596" w:rsidP="00D26510">
      <w:pPr>
        <w:spacing w:line="480" w:lineRule="auto"/>
        <w:ind w:left="720" w:hanging="720"/>
        <w:rPr>
          <w:rFonts w:eastAsiaTheme="minorHAnsi"/>
        </w:rPr>
      </w:pPr>
      <w:r w:rsidRPr="00082596">
        <w:rPr>
          <w:rFonts w:eastAsiaTheme="minorHAnsi"/>
        </w:rPr>
        <w:t>Latimer, A. M., S. Banerjee, H. S. Jr, E. S. Mosher, and J. A. S. Jr. 2009. Hierarchical models facilitate spatial analysis of large data sets: a Case study on invasive plant species in the northeastern United States. Ecology Letters 12:144–154.</w:t>
      </w:r>
    </w:p>
    <w:p w14:paraId="02970FF3"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Lenoir, J., J. C. Gégout, P. A. Marquet, P. de Ruffray, and H. Brisse. 2008. A Significant upward shift in plant species optimum elevation during the 20th century. Science 320:1768.</w:t>
      </w:r>
    </w:p>
    <w:p w14:paraId="784B941F" w14:textId="77777777" w:rsidR="00082596" w:rsidRPr="00082596" w:rsidRDefault="00082596" w:rsidP="00D26510">
      <w:pPr>
        <w:spacing w:line="480" w:lineRule="auto"/>
        <w:ind w:left="720" w:hanging="720"/>
        <w:rPr>
          <w:rFonts w:eastAsiaTheme="minorHAnsi"/>
        </w:rPr>
      </w:pPr>
      <w:r w:rsidRPr="00082596">
        <w:rPr>
          <w:rFonts w:eastAsiaTheme="minorHAnsi"/>
        </w:rPr>
        <w:t>Levin, L. A., M. Sibuet, A. J. Gooday, C. R. Smith, and A. Vanreusel. 2010. The roles of habitat heterogeneity in generating and maintaining biodiversity on continental margins: an Introduction. Marine Ecology 31:1–5.</w:t>
      </w:r>
    </w:p>
    <w:p w14:paraId="067E67F9" w14:textId="77777777" w:rsidR="00082596" w:rsidRPr="00082596" w:rsidRDefault="00082596" w:rsidP="00D26510">
      <w:pPr>
        <w:spacing w:line="480" w:lineRule="auto"/>
        <w:ind w:left="720" w:hanging="720"/>
        <w:rPr>
          <w:rFonts w:eastAsiaTheme="minorHAnsi"/>
        </w:rPr>
      </w:pPr>
      <w:r w:rsidRPr="00082596">
        <w:rPr>
          <w:rFonts w:eastAsiaTheme="minorHAnsi"/>
        </w:rPr>
        <w:t>Levin, S. A. 1992. The problem of pattern and scale in ecology: the Robert H. MacArthur Award Lecture. Ecology 73:1943–1967.</w:t>
      </w:r>
    </w:p>
    <w:p w14:paraId="3A67657E" w14:textId="77777777" w:rsidR="00082596" w:rsidRPr="00082596" w:rsidRDefault="00082596" w:rsidP="00D26510">
      <w:pPr>
        <w:spacing w:line="480" w:lineRule="auto"/>
        <w:ind w:left="720" w:hanging="720"/>
        <w:rPr>
          <w:rFonts w:eastAsiaTheme="minorHAnsi"/>
        </w:rPr>
      </w:pPr>
      <w:r w:rsidRPr="00082596">
        <w:rPr>
          <w:rFonts w:eastAsiaTheme="minorHAnsi"/>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2BAD68CB" w14:textId="77777777" w:rsidR="00082596" w:rsidRPr="00082596" w:rsidRDefault="00082596" w:rsidP="00D26510">
      <w:pPr>
        <w:spacing w:line="480" w:lineRule="auto"/>
        <w:ind w:left="720" w:hanging="720"/>
        <w:rPr>
          <w:rFonts w:eastAsiaTheme="minorHAnsi"/>
        </w:rPr>
      </w:pPr>
      <w:r w:rsidRPr="00082596">
        <w:rPr>
          <w:rFonts w:eastAsiaTheme="minorHAnsi"/>
        </w:rPr>
        <w:t>Lindgren, F., H. Rue, and J. Lindström. 2011. An explicit link between Gaussian fields and Gaussian Markov random fields: the Stochastic partial differential equation approach. Journal of the Royal Statistical Society: Series B (Statistical Methodology) 73:423–498.</w:t>
      </w:r>
    </w:p>
    <w:p w14:paraId="3699FB4E" w14:textId="77777777" w:rsidR="00082596" w:rsidRPr="00082596" w:rsidRDefault="00082596" w:rsidP="00D26510">
      <w:pPr>
        <w:spacing w:line="480" w:lineRule="auto"/>
        <w:ind w:left="720" w:hanging="720"/>
        <w:rPr>
          <w:rFonts w:eastAsiaTheme="minorHAnsi"/>
        </w:rPr>
      </w:pPr>
      <w:r w:rsidRPr="00082596">
        <w:rPr>
          <w:rFonts w:eastAsiaTheme="minorHAnsi"/>
        </w:rPr>
        <w:t>Link, J. S., J. K. T. Brodziak, S. F. Edwards, W. J. Overholtz, D. Mountain, J. W. Jossi, T. D. Smith, and M. J. Fogarty. 2002. Marine ecosystem assessment in a fisheries management context. Canadian Journal of Fisheries and Aquatic Sciences 59:1429–1440.</w:t>
      </w:r>
    </w:p>
    <w:p w14:paraId="4C4AA4B8" w14:textId="77777777" w:rsidR="00082596" w:rsidRPr="00082596" w:rsidRDefault="00082596" w:rsidP="00D26510">
      <w:pPr>
        <w:spacing w:line="480" w:lineRule="auto"/>
        <w:ind w:left="720" w:hanging="720"/>
        <w:rPr>
          <w:rFonts w:eastAsiaTheme="minorHAnsi"/>
        </w:rPr>
      </w:pPr>
      <w:r w:rsidRPr="00082596">
        <w:rPr>
          <w:rFonts w:eastAsiaTheme="minorHAnsi"/>
        </w:rPr>
        <w:t>Lowerre-Barbieri, S. K., I. A. Catalán, A. Frugård Opdal, and C. Jørgensen. 2019. Preparing for the future: Integrating spatial ecology into ecosystem-based management. ICES Journal of Marine Science 76:467–476.</w:t>
      </w:r>
    </w:p>
    <w:p w14:paraId="669E0853" w14:textId="77777777" w:rsidR="00082596" w:rsidRPr="00082596" w:rsidRDefault="00082596" w:rsidP="00D26510">
      <w:pPr>
        <w:spacing w:line="480" w:lineRule="auto"/>
        <w:ind w:left="720" w:hanging="720"/>
        <w:rPr>
          <w:rFonts w:eastAsiaTheme="minorHAnsi"/>
        </w:rPr>
      </w:pPr>
      <w:r w:rsidRPr="00082596">
        <w:rPr>
          <w:rFonts w:eastAsiaTheme="minorHAnsi"/>
        </w:rPr>
        <w:t>Maechler, M., P. Rousseeuw, A. Struyf, M. Hubert, and K. Hornik. 2019. Cluster: Cluster Analysis Basics and Extensions. R package version 2.1.0.</w:t>
      </w:r>
    </w:p>
    <w:p w14:paraId="57B23E0E"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Nicholson, M. D., and S. Jennings. 2004. Testing candidate indicators to support ecosystem-based management: the Power of monitoring surveys to detect temporal trends in fish community metrics. ICES Journal of Marine Science 61:35–42.</w:t>
      </w:r>
    </w:p>
    <w:p w14:paraId="6C037A1F" w14:textId="77777777" w:rsidR="00082596" w:rsidRPr="00082596" w:rsidRDefault="00082596" w:rsidP="00D26510">
      <w:pPr>
        <w:spacing w:line="480" w:lineRule="auto"/>
        <w:ind w:left="720" w:hanging="720"/>
        <w:rPr>
          <w:rFonts w:eastAsiaTheme="minorHAnsi"/>
        </w:rPr>
      </w:pPr>
      <w:r w:rsidRPr="00082596">
        <w:rPr>
          <w:rFonts w:eastAsiaTheme="minorHAnsi"/>
        </w:rPr>
        <w:t>Pinsky, M. L., B. Worm, M. J. Fogarty, J. L. Sarmiento, and S. A. Levin. 2013. Marine taxa track local climate velocities. Science 341:1239–1242.</w:t>
      </w:r>
    </w:p>
    <w:p w14:paraId="5C70EBB3" w14:textId="77777777" w:rsidR="00082596" w:rsidRPr="00082596" w:rsidRDefault="00082596" w:rsidP="00D26510">
      <w:pPr>
        <w:spacing w:line="480" w:lineRule="auto"/>
        <w:ind w:left="720" w:hanging="720"/>
        <w:rPr>
          <w:rFonts w:eastAsiaTheme="minorHAnsi"/>
        </w:rPr>
      </w:pPr>
      <w:r w:rsidRPr="00082596">
        <w:rPr>
          <w:rFonts w:eastAsiaTheme="minorHAnsi"/>
        </w:rPr>
        <w:t>R Core Team. 2019. R: A Language and Environment for Statistical Computing. R Foundation for Statistical Computing, Vienna, Austria.</w:t>
      </w:r>
    </w:p>
    <w:p w14:paraId="730F165B" w14:textId="77777777" w:rsidR="00082596" w:rsidRPr="00082596" w:rsidRDefault="00082596" w:rsidP="00D26510">
      <w:pPr>
        <w:spacing w:line="480" w:lineRule="auto"/>
        <w:ind w:left="720" w:hanging="720"/>
        <w:rPr>
          <w:rFonts w:eastAsiaTheme="minorHAnsi"/>
        </w:rPr>
      </w:pPr>
      <w:r w:rsidRPr="00082596">
        <w:rPr>
          <w:rFonts w:eastAsiaTheme="minorHAnsi"/>
        </w:rPr>
        <w:t>Reynolds, A. P., G. Richards, B. de la Iglesia, and V. J. Rayward-Smith. 2006. Clustering rules: a Comparison of partitioning and hierarchical clustering algorithms. Journal of Mathematical Modelling and Algorithms 5:475–504.</w:t>
      </w:r>
    </w:p>
    <w:p w14:paraId="24D98337" w14:textId="77777777" w:rsidR="00082596" w:rsidRPr="00082596" w:rsidRDefault="00082596" w:rsidP="00D26510">
      <w:pPr>
        <w:spacing w:line="480" w:lineRule="auto"/>
        <w:ind w:left="720" w:hanging="720"/>
        <w:rPr>
          <w:rFonts w:eastAsiaTheme="minorHAnsi"/>
        </w:rPr>
      </w:pPr>
      <w:r w:rsidRPr="00082596">
        <w:rPr>
          <w:rFonts w:eastAsiaTheme="minorHAnsi"/>
        </w:rPr>
        <w:t>Rice, J. C., and S. M. Garcia. 2011. Fisheries, food security, climate change, and biodiversity: Characteristics of the sector and perspectives on emerging issues. ICES Journal of Marine Science 68:1343–1353.</w:t>
      </w:r>
    </w:p>
    <w:p w14:paraId="478BAD05" w14:textId="77777777" w:rsidR="00082596" w:rsidRPr="00082596" w:rsidRDefault="00082596" w:rsidP="00D26510">
      <w:pPr>
        <w:spacing w:line="480" w:lineRule="auto"/>
        <w:ind w:left="720" w:hanging="720"/>
        <w:rPr>
          <w:rFonts w:eastAsiaTheme="minorHAnsi"/>
        </w:rPr>
      </w:pPr>
      <w:r w:rsidRPr="00082596">
        <w:rPr>
          <w:rFonts w:eastAsiaTheme="minorHAnsi"/>
        </w:rPr>
        <w:t>Rue, H., S. Martino, and N. Chopin. 2009. Approximate Bayesian inference for latent Gaussian models by using integrated nested Laplace approximations. Journal of the Royal Statistical Society: Series B (Statistical Methodology) 71:319–392.</w:t>
      </w:r>
    </w:p>
    <w:p w14:paraId="54798310" w14:textId="77777777" w:rsidR="00082596" w:rsidRPr="00082596" w:rsidRDefault="00082596" w:rsidP="00D26510">
      <w:pPr>
        <w:spacing w:line="480" w:lineRule="auto"/>
        <w:ind w:left="720" w:hanging="720"/>
        <w:rPr>
          <w:rFonts w:eastAsiaTheme="minorHAnsi"/>
        </w:rPr>
      </w:pPr>
      <w:r w:rsidRPr="00082596">
        <w:rPr>
          <w:rFonts w:eastAsiaTheme="minorHAnsi"/>
        </w:rPr>
        <w:t>Ruiz-Cárdenas, R., E. T. Krainski, and H. Rue. 2012. Direct fitting of dynamic models using integrated nested Laplace approximations — INLA. Computational Statistics &amp; Data Analysis 56:1808–1828.</w:t>
      </w:r>
    </w:p>
    <w:p w14:paraId="54A5EC61" w14:textId="77777777" w:rsidR="00082596" w:rsidRPr="00082596" w:rsidRDefault="00082596" w:rsidP="00D26510">
      <w:pPr>
        <w:spacing w:line="480" w:lineRule="auto"/>
        <w:ind w:left="720" w:hanging="720"/>
        <w:rPr>
          <w:rFonts w:eastAsiaTheme="minorHAnsi"/>
        </w:rPr>
      </w:pPr>
      <w:r w:rsidRPr="00082596">
        <w:rPr>
          <w:rFonts w:eastAsiaTheme="minorHAnsi"/>
        </w:rPr>
        <w:t>Sagarin, R. D., S. D. Gaines, and B. Gaylord. 2006. Moving beyond assumptions to understand abundance distributions across the ranges of species. Trends in Ecology &amp; Evolution 21:524–530.</w:t>
      </w:r>
    </w:p>
    <w:p w14:paraId="7C6A30D5"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Shelton, A. O., J. T. Thorson, E. J. Ward, and B. E. Feist. 2014. Spatial semiparametric models improve estimates of species abundance and distribution. Canadian Journal of Fisheries and Aquatic Sciences 71:1655–1666.</w:t>
      </w:r>
    </w:p>
    <w:p w14:paraId="10E0554A" w14:textId="77777777" w:rsidR="00082596" w:rsidRPr="00082596" w:rsidRDefault="00082596" w:rsidP="00D26510">
      <w:pPr>
        <w:spacing w:line="480" w:lineRule="auto"/>
        <w:ind w:left="720" w:hanging="720"/>
        <w:rPr>
          <w:rFonts w:eastAsiaTheme="minorHAnsi"/>
        </w:rPr>
      </w:pPr>
      <w:r w:rsidRPr="00082596">
        <w:rPr>
          <w:rFonts w:eastAsiaTheme="minorHAnsi"/>
        </w:rPr>
        <w:t>Shono, H. 2008. Application of the Tweedie distribution to zero-catch data in CPUE analysis. Fisheries Research 93:154–162.</w:t>
      </w:r>
    </w:p>
    <w:p w14:paraId="0934BFBE" w14:textId="77777777" w:rsidR="00082596" w:rsidRPr="00082596" w:rsidRDefault="00082596" w:rsidP="00D26510">
      <w:pPr>
        <w:spacing w:line="480" w:lineRule="auto"/>
        <w:ind w:left="720" w:hanging="720"/>
        <w:rPr>
          <w:rFonts w:eastAsiaTheme="minorHAnsi"/>
        </w:rPr>
      </w:pPr>
      <w:r w:rsidRPr="00082596">
        <w:rPr>
          <w:rFonts w:eastAsiaTheme="minorHAnsi"/>
        </w:rPr>
        <w:t>Stock, B. C., E. J. Ward, T. Eguchi, J. E. Jannot, J. T. Thorson, B. E. Feist, and B. X. Semmens. 2019. Comparing predictions of fisheries bycatch using multiple spatiotemporal species distribution model frameworks. Canadian Journal of Fisheries and Aquatic Sciences.</w:t>
      </w:r>
    </w:p>
    <w:p w14:paraId="47AC96EB"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a. Measuring the impact of oceanographic indices on species distribution shifts: The spatially varying effect of cold-pool extent in the eastern Bering Sea. Limnology and Oceanography 64:2632–2645.</w:t>
      </w:r>
    </w:p>
    <w:p w14:paraId="4326865E"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b. Guidance for decisions using the Vector Autoregressive Spatio-Temporal (VAST) package in stock, ecosystem, habitat and climate assessments. Fisheries Research 210:143–161.</w:t>
      </w:r>
    </w:p>
    <w:p w14:paraId="37FDAB8D" w14:textId="77777777" w:rsidR="00082596" w:rsidRPr="00082596" w:rsidRDefault="00082596" w:rsidP="00D26510">
      <w:pPr>
        <w:spacing w:line="480" w:lineRule="auto"/>
        <w:ind w:left="720" w:hanging="720"/>
        <w:rPr>
          <w:rFonts w:eastAsiaTheme="minorHAnsi"/>
        </w:rPr>
      </w:pPr>
      <w:r w:rsidRPr="00082596">
        <w:rPr>
          <w:rFonts w:eastAsiaTheme="minorHAnsi"/>
        </w:rPr>
        <w:t>Thorson, J. T., and L. A. K. Barnett. 2017. Comparing estimates of abundance trends and distribution shifts using single- and multispecies models of fishes and biogenic habitat. ICES Journal of Marine Science 74:1311–1321.</w:t>
      </w:r>
    </w:p>
    <w:p w14:paraId="19AB0D2D" w14:textId="77777777" w:rsidR="00082596" w:rsidRPr="00082596" w:rsidRDefault="00082596" w:rsidP="00D26510">
      <w:pPr>
        <w:spacing w:line="480" w:lineRule="auto"/>
        <w:ind w:left="720" w:hanging="720"/>
        <w:rPr>
          <w:rFonts w:eastAsiaTheme="minorHAnsi"/>
        </w:rPr>
      </w:pPr>
      <w:r w:rsidRPr="00082596">
        <w:rPr>
          <w:rFonts w:eastAsiaTheme="minorHAnsi"/>
        </w:rPr>
        <w:t>Thorson, J. T., M. L. Pinsky, and E. J. Ward. 2016. Model-based inference for estimating shifts in species distribution, area occupied and centre of gravity. Methods in Ecology and Evolution 7:990–1002.</w:t>
      </w:r>
    </w:p>
    <w:p w14:paraId="52253FBA" w14:textId="77777777" w:rsidR="00082596" w:rsidRPr="00082596" w:rsidRDefault="00082596" w:rsidP="00D26510">
      <w:pPr>
        <w:spacing w:line="480" w:lineRule="auto"/>
        <w:ind w:left="720" w:hanging="720"/>
        <w:rPr>
          <w:rFonts w:eastAsiaTheme="minorHAnsi"/>
        </w:rPr>
      </w:pPr>
      <w:r w:rsidRPr="00082596">
        <w:rPr>
          <w:rFonts w:eastAsiaTheme="minorHAnsi"/>
        </w:rPr>
        <w:t>Thorson, J. T., A. O. Shelton, E. J. Ward, and H. J. Skaug. 2015. Geostatistical delta-generalized linear mixed models improve precision for estimated abundance indices for West Coast groundfishes. ICES Journal of Marine Science 72:1297–1310.</w:t>
      </w:r>
    </w:p>
    <w:p w14:paraId="7A0AAE3D"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Tilman, D., and P. M. Kareiva. 1997. Spatial Ecology: The Role of Space in Population Dynamics and Interspecific Interactions. Princeton University Press.</w:t>
      </w:r>
    </w:p>
    <w:p w14:paraId="06CB5B0A" w14:textId="77777777" w:rsidR="00082596" w:rsidRPr="00082596" w:rsidRDefault="00082596" w:rsidP="00D26510">
      <w:pPr>
        <w:spacing w:line="480" w:lineRule="auto"/>
        <w:ind w:left="720" w:hanging="720"/>
        <w:rPr>
          <w:rFonts w:eastAsiaTheme="minorHAnsi"/>
        </w:rPr>
      </w:pPr>
      <w:r w:rsidRPr="00082596">
        <w:rPr>
          <w:rFonts w:eastAsiaTheme="minorHAnsi"/>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4270524B" w14:textId="77777777" w:rsidR="00082596" w:rsidRPr="00082596" w:rsidRDefault="00082596" w:rsidP="00D26510">
      <w:pPr>
        <w:spacing w:line="480" w:lineRule="auto"/>
        <w:ind w:left="720" w:hanging="720"/>
        <w:rPr>
          <w:rFonts w:eastAsiaTheme="minorHAnsi"/>
        </w:rPr>
      </w:pPr>
      <w:r w:rsidRPr="00082596">
        <w:rPr>
          <w:rFonts w:eastAsiaTheme="minorHAnsi"/>
        </w:rPr>
        <w:t>Walter, J. A., L. W. Sheppard, T. L. Anderson, J. H. Kastens, O. N. Bjørnstad, A. M. Liebhold, and D. C. Reuman. 2017. The Geography of spatial synchrony. Ecology Letters 20:801–814.</w:t>
      </w:r>
    </w:p>
    <w:p w14:paraId="6A11E1E8" w14:textId="77777777" w:rsidR="00082596" w:rsidRPr="00082596" w:rsidRDefault="00082596" w:rsidP="00D26510">
      <w:pPr>
        <w:spacing w:line="480" w:lineRule="auto"/>
        <w:ind w:left="720" w:hanging="720"/>
        <w:rPr>
          <w:rFonts w:eastAsiaTheme="minorHAnsi"/>
        </w:rPr>
      </w:pPr>
      <w:r w:rsidRPr="00082596">
        <w:rPr>
          <w:rFonts w:eastAsiaTheme="minorHAnsi"/>
        </w:rPr>
        <w:t>Ward, E. J., J. E. Jannot, Y.-W. Lee, K. Ono, A. O. Shelton, and J. T. Thorson. 2015. Using spatiotemporal species distribution models to identify temporally evolving hotspots of species co-occurrence. Ecological Applications 25:2198–2209.</w:t>
      </w:r>
    </w:p>
    <w:p w14:paraId="4B14793E" w14:textId="77777777" w:rsidR="00082596" w:rsidRPr="00082596" w:rsidRDefault="00082596" w:rsidP="00D26510">
      <w:pPr>
        <w:spacing w:line="480" w:lineRule="auto"/>
        <w:ind w:left="720" w:hanging="720"/>
        <w:rPr>
          <w:rFonts w:eastAsiaTheme="minorHAnsi"/>
        </w:rPr>
      </w:pPr>
      <w:r w:rsidRPr="00082596">
        <w:rPr>
          <w:rFonts w:eastAsiaTheme="minorHAnsi"/>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6B7C11F1" w14:textId="77777777" w:rsidR="00082596" w:rsidRPr="00082596" w:rsidRDefault="00082596" w:rsidP="00D26510">
      <w:pPr>
        <w:spacing w:line="480" w:lineRule="auto"/>
        <w:ind w:left="720" w:hanging="720"/>
        <w:rPr>
          <w:rFonts w:eastAsiaTheme="minorHAnsi"/>
        </w:rPr>
      </w:pPr>
      <w:r w:rsidRPr="00082596">
        <w:rPr>
          <w:rFonts w:eastAsiaTheme="minorHAnsi"/>
        </w:rPr>
        <w:t>Woillez, M., J. Rivoirard, and P. Petitgas. 2009. Notes on survey-based spatial indicators for monitoring fish populations. Aquatic Living Resources 22:155–164.</w:t>
      </w:r>
    </w:p>
    <w:p w14:paraId="11C94343" w14:textId="77777777" w:rsidR="00082596" w:rsidRPr="00082596" w:rsidRDefault="00082596" w:rsidP="00D26510">
      <w:pPr>
        <w:spacing w:line="480" w:lineRule="auto"/>
        <w:ind w:left="720" w:hanging="720"/>
        <w:rPr>
          <w:rFonts w:eastAsiaTheme="minorHAnsi"/>
        </w:rPr>
      </w:pPr>
      <w:r w:rsidRPr="00082596">
        <w:rPr>
          <w:rFonts w:eastAsiaTheme="minorHAnsi"/>
        </w:rPr>
        <w:t>Yackulic, C. B., R. Chandler, E. F. Zipkin, J. A. Royle, J. D. Nichols, E. H. Campbell Grant, and S. Veran. 2013. Presence-only modelling using MAXENT: When can we trust the inferences? 4:236–243.</w:t>
      </w:r>
    </w:p>
    <w:p w14:paraId="71262CCA" w14:textId="77777777" w:rsidR="00082596" w:rsidRPr="00082596" w:rsidRDefault="00082596" w:rsidP="00D26510">
      <w:pPr>
        <w:spacing w:line="480" w:lineRule="auto"/>
        <w:ind w:left="720" w:hanging="720"/>
        <w:rPr>
          <w:rFonts w:eastAsiaTheme="minorHAnsi"/>
        </w:rPr>
      </w:pPr>
      <w:r w:rsidRPr="00082596">
        <w:rPr>
          <w:rFonts w:eastAsiaTheme="minorHAnsi"/>
        </w:rPr>
        <w:t>Zuur, A. F., E. N. Ieno, N. Walker, A. A. Saveliev, and G. M. Smith. 2009. Mixed Effects Models and Extensions in Ecology with R, 1st edition. Springer, New York.</w:t>
      </w:r>
    </w:p>
    <w:p w14:paraId="4190A7F7" w14:textId="36FC8615" w:rsidR="00344523" w:rsidRPr="00D26510" w:rsidRDefault="00082596" w:rsidP="00D26510">
      <w:pPr>
        <w:spacing w:line="480" w:lineRule="auto"/>
        <w:rPr>
          <w:rFonts w:ascii="Times" w:hAnsi="Times"/>
        </w:rPr>
      </w:pPr>
      <w:r w:rsidRPr="00082596">
        <w:rPr>
          <w:rFonts w:eastAsiaTheme="minorHAnsi"/>
          <w:lang w:val="en-US"/>
        </w:rPr>
        <w:lastRenderedPageBreak/>
        <w:fldChar w:fldCharType="end"/>
      </w:r>
      <w:r w:rsidR="00344523">
        <w:t>APPENDIX TABLES</w:t>
      </w:r>
    </w:p>
    <w:p w14:paraId="1D78D7BE" w14:textId="0FA12D72" w:rsidR="0046021E" w:rsidRDefault="0046021E" w:rsidP="00D26510">
      <w:pPr>
        <w:spacing w:after="160" w:line="480" w:lineRule="auto"/>
      </w:pPr>
      <w:commentRangeStart w:id="33"/>
      <w:r>
        <w:t xml:space="preserve">Table S1. Simulation parameters to evaluate sensitivity to spatiotemporal variation and observation error. </w:t>
      </w:r>
      <w:commentRangeEnd w:id="33"/>
      <w:r w:rsidR="007F3E5B">
        <w:rPr>
          <w:rStyle w:val="CommentReference"/>
          <w:rFonts w:asciiTheme="minorHAnsi" w:eastAsiaTheme="minorHAnsi" w:hAnsiTheme="minorHAnsi" w:cstheme="minorBidi"/>
          <w:lang w:val="en-US"/>
        </w:rPr>
        <w:commentReference w:id="33"/>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05686A"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05686A"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05686A"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05686A"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51617391" w14:textId="0A26690F" w:rsidR="0046021E" w:rsidRDefault="0046021E" w:rsidP="00D26510">
      <w:pPr>
        <w:spacing w:after="160" w:line="480" w:lineRule="auto"/>
      </w:pPr>
    </w:p>
    <w:p w14:paraId="0D391DEF" w14:textId="436FBF16" w:rsidR="00344523" w:rsidRDefault="0008062F" w:rsidP="00D26510">
      <w:pPr>
        <w:spacing w:after="160" w:line="480"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groundfish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r w:rsidRPr="006C048B">
              <w:rPr>
                <w:color w:val="000000"/>
              </w:rPr>
              <w:t>arrowtooth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r w:rsidRPr="006C048B">
              <w:rPr>
                <w:i/>
                <w:color w:val="000000"/>
              </w:rPr>
              <w:t>Atheresthes stomi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Raja binoculat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r w:rsidRPr="006C048B">
              <w:rPr>
                <w:color w:val="000000"/>
              </w:rPr>
              <w:t>bocaccio</w:t>
            </w:r>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Sebastes paucispin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Sebastes pinnig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r w:rsidRPr="006C048B">
              <w:rPr>
                <w:color w:val="000000"/>
              </w:rPr>
              <w:t>darkblotched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Sebastes cramer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r w:rsidRPr="006C048B">
              <w:rPr>
                <w:i/>
                <w:color w:val="000000"/>
              </w:rPr>
              <w:t>Microstomus pacific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r w:rsidRPr="006C048B">
              <w:rPr>
                <w:i/>
                <w:color w:val="000000"/>
              </w:rPr>
              <w:t>Parophrys vetul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r w:rsidRPr="006C048B">
              <w:rPr>
                <w:i/>
                <w:color w:val="000000"/>
              </w:rPr>
              <w:t>Ophiodon elonga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Raja rhin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r w:rsidRPr="006C048B">
              <w:rPr>
                <w:i/>
                <w:color w:val="000000"/>
              </w:rPr>
              <w:t>Hippoglossus stenolep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Sebastes alu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r w:rsidRPr="006C048B">
              <w:rPr>
                <w:color w:val="000000"/>
              </w:rPr>
              <w:t>petral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r w:rsidRPr="006C048B">
              <w:rPr>
                <w:i/>
                <w:color w:val="000000"/>
              </w:rPr>
              <w:t>Eopsetta jordan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r w:rsidRPr="006C048B">
              <w:rPr>
                <w:i/>
                <w:color w:val="000000"/>
              </w:rPr>
              <w:t>Glyptocephalus zachir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r w:rsidRPr="006C048B">
              <w:rPr>
                <w:i/>
                <w:color w:val="000000"/>
              </w:rPr>
              <w:t>Anoplopoma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r w:rsidRPr="006C048B">
              <w:rPr>
                <w:color w:val="000000"/>
              </w:rPr>
              <w:t>shortspine thornyhead</w:t>
            </w:r>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r w:rsidRPr="006C048B">
              <w:rPr>
                <w:i/>
                <w:color w:val="000000"/>
              </w:rPr>
              <w:t>Sebastolobus alascan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r w:rsidRPr="006C048B">
              <w:rPr>
                <w:i/>
                <w:color w:val="000000"/>
              </w:rPr>
              <w:t>Squalus suckley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r w:rsidRPr="006C048B">
              <w:rPr>
                <w:color w:val="000000"/>
              </w:rPr>
              <w:t>splitnos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Sebastes diplopro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r w:rsidRPr="006C048B">
              <w:rPr>
                <w:i/>
                <w:color w:val="000000"/>
              </w:rPr>
              <w:t>Hydrolagus collie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Sebastes entomel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5EE470E4" w14:textId="07D7B92D" w:rsidR="00344523" w:rsidRDefault="00344523" w:rsidP="00D26510">
      <w:pPr>
        <w:spacing w:after="160" w:line="480"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r w:rsidRPr="006C048B">
              <w:rPr>
                <w:color w:val="000000"/>
              </w:rPr>
              <w:t>arrowtooth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r w:rsidRPr="006C048B">
              <w:rPr>
                <w:color w:val="000000"/>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r w:rsidRPr="006C048B">
              <w:rPr>
                <w:color w:val="000000"/>
              </w:rPr>
              <w:t>darkblotched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r w:rsidRPr="006C048B">
              <w:rPr>
                <w:color w:val="000000"/>
              </w:rPr>
              <w:t>petral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r w:rsidRPr="006C048B">
              <w:rPr>
                <w:color w:val="000000"/>
              </w:rPr>
              <w:t>shortspine thornyhead</w:t>
            </w:r>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r w:rsidRPr="006C048B">
              <w:rPr>
                <w:color w:val="000000"/>
              </w:rPr>
              <w:t>splitnos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6DFC1BF6" w14:textId="723D923D" w:rsidR="002776FC" w:rsidRDefault="002776FC">
      <w:pPr>
        <w:spacing w:after="160" w:line="259" w:lineRule="auto"/>
      </w:pPr>
      <w:r>
        <w:br w:type="page"/>
      </w:r>
    </w:p>
    <w:p w14:paraId="0689F0B3" w14:textId="3F0C9033" w:rsidR="00876800" w:rsidRDefault="00F62588" w:rsidP="00D26510">
      <w:pPr>
        <w:spacing w:after="160" w:line="480" w:lineRule="auto"/>
      </w:pPr>
      <w:r>
        <w:lastRenderedPageBreak/>
        <w:t>APPENDIX FIGURES</w:t>
      </w:r>
    </w:p>
    <w:p w14:paraId="27BF4CCC" w14:textId="373BAAF8" w:rsidR="00D26510" w:rsidRDefault="00D26510" w:rsidP="00D26510">
      <w:pPr>
        <w:spacing w:before="100" w:after="100" w:line="480" w:lineRule="auto"/>
        <w:rPr>
          <w:color w:val="000000"/>
        </w:rPr>
      </w:pPr>
      <w:r w:rsidRPr="007E3ED7">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3B88DD63" w14:textId="57EC8536" w:rsidR="00351CCF" w:rsidRDefault="00623C01" w:rsidP="00D26510">
      <w:pPr>
        <w:spacing w:before="100" w:after="100" w:line="480" w:lineRule="auto"/>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w:t>
      </w:r>
      <w:r w:rsidR="00260692">
        <w:rPr>
          <w:color w:val="000000"/>
        </w:rPr>
        <w:t xml:space="preserve">(with magnitude B[1]) </w:t>
      </w:r>
      <w:r w:rsidR="005026FB">
        <w:rPr>
          <w:color w:val="000000"/>
        </w:rPr>
        <w:t>and varying degrees of inter-annual variability (</w:t>
      </w:r>
      <w:r w:rsidR="00260692">
        <w:rPr>
          <w:color w:val="000000"/>
        </w:rPr>
        <w:t>with magnitude determined by the random effect σ, the standard deviation</w:t>
      </w:r>
      <w:r w:rsidR="005026FB">
        <w:rPr>
          <w:color w:val="000000"/>
        </w:rPr>
        <w:t xml:space="preserve"> of the temporal random effects). </w:t>
      </w:r>
      <w:r w:rsidR="00F83F95">
        <w:rPr>
          <w:color w:val="000000"/>
        </w:rPr>
        <w:t xml:space="preserve">Two estimation models were fit to each of the 1000 </w:t>
      </w:r>
      <w:r w:rsidR="00F83F95">
        <w:rPr>
          <w:color w:val="000000"/>
        </w:rPr>
        <w:lastRenderedPageBreak/>
        <w: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414A6236" w14:textId="511F40FE" w:rsidR="007E3ED7" w:rsidRDefault="007E3ED7" w:rsidP="00D26510">
      <w:pPr>
        <w:spacing w:after="160" w:line="480" w:lineRule="auto"/>
        <w:rPr>
          <w:color w:val="000000"/>
        </w:rPr>
      </w:pPr>
    </w:p>
    <w:p w14:paraId="5F2DC0EA" w14:textId="2A3DEE48" w:rsidR="00B03C50" w:rsidRDefault="002451DF"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t>
      </w:r>
      <w:r w:rsidR="00082596">
        <w:t>,</w:t>
      </w:r>
      <w:r w:rsidR="00CF6BCC">
        <w:t xml:space="preserve"> in the north; Point Conception, California</w:t>
      </w:r>
      <w:r w:rsidR="00082596">
        <w:t>,</w:t>
      </w:r>
      <w:r w:rsidR="00CF6BCC">
        <w:t xml:space="preserve"> in the south). Line color represents the proportion of a species’ relative biomass in a given region.</w:t>
      </w:r>
      <w:r w:rsidR="00B87130" w:rsidRPr="00B87130">
        <w:t xml:space="preserve"> </w:t>
      </w:r>
      <w:r w:rsidR="00B87130">
        <w:t xml:space="preserve">Note that for Pacific Ocean Perch, the coastwide COG </w:t>
      </w:r>
      <w:r w:rsidR="0092666E">
        <w:t>time series</w:t>
      </w:r>
      <w:r w:rsidR="00B87130">
        <w:t xml:space="preserve"> is completely overlapped by the northern regional COG.</w:t>
      </w:r>
    </w:p>
    <w:p w14:paraId="2A8C65DE" w14:textId="31D91EA9" w:rsidR="00EC2C67" w:rsidRDefault="00EC2C67" w:rsidP="00D26510">
      <w:pPr>
        <w:spacing w:before="100" w:after="100" w:line="480" w:lineRule="auto"/>
      </w:pPr>
      <w:r>
        <w:t>[Figure attached as PDF]</w:t>
      </w:r>
    </w:p>
    <w:p w14:paraId="02BF0EC9" w14:textId="77777777" w:rsidR="00B87130" w:rsidRPr="00B87130" w:rsidRDefault="00B87130" w:rsidP="00D26510">
      <w:pPr>
        <w:spacing w:before="100" w:after="100" w:line="480" w:lineRule="auto"/>
      </w:pPr>
    </w:p>
    <w:p w14:paraId="2F3788B9" w14:textId="0BAAD385" w:rsidR="00F62588" w:rsidRDefault="005437A8"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65B87A8B" w:rsidR="00EC2C67" w:rsidRPr="00EC2C67" w:rsidRDefault="00EC2C67" w:rsidP="00D26510">
      <w:pPr>
        <w:spacing w:before="100" w:after="100" w:line="480" w:lineRule="auto"/>
      </w:pPr>
      <w:r>
        <w:t>[Figure attached as PDF]</w:t>
      </w:r>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Lewis Barnett" w:date="2020-06-09T12:03:00Z" w:initials="LB">
    <w:p w14:paraId="35E920FA" w14:textId="6EC36BD9" w:rsidR="0005686A" w:rsidRDefault="0005686A">
      <w:pPr>
        <w:pStyle w:val="CommentText"/>
      </w:pPr>
      <w:r>
        <w:rPr>
          <w:rStyle w:val="CommentReference"/>
        </w:rPr>
        <w:annotationRef/>
      </w:r>
      <w:r>
        <w:t>Add additional sensitivities going into appendix f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E920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D9F57" w14:textId="77777777" w:rsidR="00221321" w:rsidRDefault="00221321" w:rsidP="00217012">
      <w:r>
        <w:separator/>
      </w:r>
    </w:p>
  </w:endnote>
  <w:endnote w:type="continuationSeparator" w:id="0">
    <w:p w14:paraId="74794068" w14:textId="77777777" w:rsidR="00221321" w:rsidRDefault="00221321"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652D921C" w:rsidR="0005686A" w:rsidRDefault="0005686A">
        <w:pPr>
          <w:pStyle w:val="Footer"/>
          <w:jc w:val="center"/>
        </w:pPr>
        <w:r>
          <w:fldChar w:fldCharType="begin"/>
        </w:r>
        <w:r>
          <w:instrText xml:space="preserve"> PAGE   \* MERGEFORMAT </w:instrText>
        </w:r>
        <w:r>
          <w:fldChar w:fldCharType="separate"/>
        </w:r>
        <w:r w:rsidR="001A3CC0">
          <w:rPr>
            <w:noProof/>
          </w:rPr>
          <w:t>32</w:t>
        </w:r>
        <w:r>
          <w:rPr>
            <w:noProof/>
          </w:rPr>
          <w:fldChar w:fldCharType="end"/>
        </w:r>
      </w:p>
    </w:sdtContent>
  </w:sdt>
  <w:p w14:paraId="2FC5A1F1" w14:textId="77777777" w:rsidR="0005686A" w:rsidRDefault="0005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C5A9B" w14:textId="77777777" w:rsidR="00221321" w:rsidRDefault="00221321" w:rsidP="00217012">
      <w:r>
        <w:separator/>
      </w:r>
    </w:p>
  </w:footnote>
  <w:footnote w:type="continuationSeparator" w:id="0">
    <w:p w14:paraId="3D05F71C" w14:textId="77777777" w:rsidR="00221321" w:rsidRDefault="00221321"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321"/>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EAD"/>
    <w:rsid w:val="003C48F0"/>
    <w:rsid w:val="003C4A35"/>
    <w:rsid w:val="003C5091"/>
    <w:rsid w:val="003C71A3"/>
    <w:rsid w:val="003D1119"/>
    <w:rsid w:val="003D169F"/>
    <w:rsid w:val="003D16A7"/>
    <w:rsid w:val="003D219B"/>
    <w:rsid w:val="003E04B4"/>
    <w:rsid w:val="003E45C2"/>
    <w:rsid w:val="003E59C1"/>
    <w:rsid w:val="003F09BD"/>
    <w:rsid w:val="003F13F0"/>
    <w:rsid w:val="003F2D57"/>
    <w:rsid w:val="0040311A"/>
    <w:rsid w:val="004042A7"/>
    <w:rsid w:val="00404F89"/>
    <w:rsid w:val="00417C21"/>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1799"/>
    <w:rsid w:val="00B21D6A"/>
    <w:rsid w:val="00B2491D"/>
    <w:rsid w:val="00B25A3D"/>
    <w:rsid w:val="00B279C9"/>
    <w:rsid w:val="00B27A54"/>
    <w:rsid w:val="00B40D5A"/>
    <w:rsid w:val="00B423BC"/>
    <w:rsid w:val="00B45260"/>
    <w:rsid w:val="00B56291"/>
    <w:rsid w:val="00B56634"/>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1162"/>
    <w:rsid w:val="00CC5AEB"/>
    <w:rsid w:val="00CE02FB"/>
    <w:rsid w:val="00CE619E"/>
    <w:rsid w:val="00CF1275"/>
    <w:rsid w:val="00CF17BA"/>
    <w:rsid w:val="00CF409B"/>
    <w:rsid w:val="00CF6BCC"/>
    <w:rsid w:val="00D000A1"/>
    <w:rsid w:val="00D12954"/>
    <w:rsid w:val="00D15182"/>
    <w:rsid w:val="00D22A8D"/>
    <w:rsid w:val="00D234E0"/>
    <w:rsid w:val="00D26510"/>
    <w:rsid w:val="00D3450E"/>
    <w:rsid w:val="00D42716"/>
    <w:rsid w:val="00D4616B"/>
    <w:rsid w:val="00D5130E"/>
    <w:rsid w:val="00D52ED7"/>
    <w:rsid w:val="00D53B89"/>
    <w:rsid w:val="00D66A11"/>
    <w:rsid w:val="00D66CB2"/>
    <w:rsid w:val="00D761D6"/>
    <w:rsid w:val="00D766A8"/>
    <w:rsid w:val="00D77304"/>
    <w:rsid w:val="00D868D0"/>
    <w:rsid w:val="00D90511"/>
    <w:rsid w:val="00D93260"/>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40D22"/>
    <w:rsid w:val="00E43D4C"/>
    <w:rsid w:val="00E5101B"/>
    <w:rsid w:val="00E52C8E"/>
    <w:rsid w:val="00E53D46"/>
    <w:rsid w:val="00E5611D"/>
    <w:rsid w:val="00E6142A"/>
    <w:rsid w:val="00E7285D"/>
    <w:rsid w:val="00E74658"/>
    <w:rsid w:val="00E81ACF"/>
    <w:rsid w:val="00E93F77"/>
    <w:rsid w:val="00E95A46"/>
    <w:rsid w:val="00E96AC2"/>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ate-spatialindicators/spatial-trend"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04</TotalTime>
  <Pages>37</Pages>
  <Words>28276</Words>
  <Characters>161179</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8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3</cp:revision>
  <dcterms:created xsi:type="dcterms:W3CDTF">2020-06-09T19:06:00Z</dcterms:created>
  <dcterms:modified xsi:type="dcterms:W3CDTF">2020-06-12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ZmZn1O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